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81978" w:rsidRDefault="00334037">
      <w:pPr>
        <w:pStyle w:val="Title"/>
      </w:pPr>
      <w:r>
        <w:t>Legislative Proposal Topic Worksheet</w:t>
      </w:r>
    </w:p>
    <w:p w:rsidR="00B823AA" w:rsidRDefault="00A86288" w:rsidP="00B823AA">
      <w:pPr>
        <w:pStyle w:val="Title2"/>
      </w:pPr>
      <w:r>
        <w:t>[Name]</w:t>
      </w:r>
    </w:p>
    <w:p w:rsidR="00E81978" w:rsidRDefault="00A86288" w:rsidP="00B823AA">
      <w:pPr>
        <w:pStyle w:val="Title2"/>
      </w:pPr>
      <w:r>
        <w:t>[Institute]</w:t>
      </w:r>
    </w:p>
    <w:sdt>
      <w:sdtPr>
        <w:alias w:val="Author Note:"/>
        <w:tag w:val="Author Note:"/>
        <w:id w:val="266668659"/>
        <w:placeholder>
          <w:docPart w:val="ADFEBB1CABB9456CA7D917C9ED2AAF05"/>
        </w:placeholder>
        <w:temporary/>
        <w:showingPlcHdr/>
        <w15:appearance w15:val="hidden"/>
      </w:sdtPr>
      <w:sdtEndPr/>
      <w:sdtContent>
        <w:p w:rsidR="00E81978" w:rsidRDefault="005D3A03">
          <w:pPr>
            <w:pStyle w:val="Title"/>
          </w:pPr>
          <w:r>
            <w:t>Author Note</w:t>
          </w:r>
        </w:p>
      </w:sdtContent>
    </w:sdt>
    <w:p w:rsidR="00E81978" w:rsidRDefault="00E81978" w:rsidP="00B823AA">
      <w:pPr>
        <w:pStyle w:val="Title2"/>
      </w:pPr>
    </w:p>
    <w:p w:rsidR="00E81978" w:rsidRDefault="00E81978"/>
    <w:p w:rsidR="002F170D" w:rsidRDefault="00D87A02" w:rsidP="002F170D">
      <w:pPr>
        <w:pStyle w:val="SectionTitle"/>
      </w:pPr>
      <w:r w:rsidRPr="00D87A02">
        <w:lastRenderedPageBreak/>
        <w:t>Legislative Proposal Topic Worksheet</w:t>
      </w:r>
    </w:p>
    <w:p w:rsidR="002F170D" w:rsidRDefault="0074491B" w:rsidP="0074491B">
      <w:pPr>
        <w:pStyle w:val="Heading1"/>
      </w:pPr>
      <w:r>
        <w:t>Question 1</w:t>
      </w:r>
    </w:p>
    <w:p w:rsidR="0074491B" w:rsidRDefault="0074491B" w:rsidP="0074491B">
      <w:pPr>
        <w:pStyle w:val="Heading2"/>
      </w:pPr>
      <w:r>
        <w:t>What topic would you like to address in your proposal?</w:t>
      </w:r>
    </w:p>
    <w:p w:rsidR="0074491B" w:rsidRPr="0074491B" w:rsidRDefault="00F85D82" w:rsidP="0074491B">
      <w:r>
        <w:t>The topic this proposal seeks to address revolves around the need for “Gun Control” in the country.</w:t>
      </w:r>
    </w:p>
    <w:p w:rsidR="0074491B" w:rsidRDefault="0074491B" w:rsidP="0074491B">
      <w:pPr>
        <w:pStyle w:val="Heading1"/>
      </w:pPr>
      <w:r>
        <w:t xml:space="preserve">Question </w:t>
      </w:r>
      <w:r>
        <w:t>2</w:t>
      </w:r>
    </w:p>
    <w:p w:rsidR="0074491B" w:rsidRDefault="0074491B" w:rsidP="0074491B">
      <w:pPr>
        <w:pStyle w:val="Heading2"/>
      </w:pPr>
      <w:r>
        <w:t>Define the goal of your proposal</w:t>
      </w:r>
    </w:p>
    <w:p w:rsidR="0074491B" w:rsidRDefault="00F85D82" w:rsidP="0074491B">
      <w:r w:rsidRPr="00F85D82">
        <w:t xml:space="preserve">The goal of </w:t>
      </w:r>
      <w:r w:rsidR="00986038">
        <w:t>this</w:t>
      </w:r>
      <w:r w:rsidRPr="00F85D82">
        <w:t xml:space="preserve"> proposal is to improve gun laws and create a process in which future gun owner</w:t>
      </w:r>
      <w:r w:rsidR="006621D3">
        <w:t>s</w:t>
      </w:r>
      <w:r w:rsidRPr="00F85D82">
        <w:t xml:space="preserve"> </w:t>
      </w:r>
      <w:r w:rsidR="006621D3">
        <w:t xml:space="preserve">have </w:t>
      </w:r>
      <w:r w:rsidRPr="00F85D82">
        <w:t>to meet certain criteria in order to successfully and legally own a firearm</w:t>
      </w:r>
      <w:r w:rsidR="006621D3">
        <w:t>. This is done</w:t>
      </w:r>
      <w:r w:rsidRPr="00F85D82">
        <w:t xml:space="preserve"> in hopes of lowering mass shootings and the spread of guns in our society.</w:t>
      </w:r>
    </w:p>
    <w:p w:rsidR="001D4FA6" w:rsidRDefault="001D4FA6" w:rsidP="001D4FA6">
      <w:pPr>
        <w:pStyle w:val="Heading2"/>
      </w:pPr>
      <w:r>
        <w:t xml:space="preserve">Identify a clear result that your proposal aims to achieve? </w:t>
      </w:r>
    </w:p>
    <w:p w:rsidR="001D4FA6" w:rsidRDefault="00C53DE5" w:rsidP="001D4FA6">
      <w:r>
        <w:t>When making a purchase of an item, such as firearms,</w:t>
      </w:r>
      <w:r w:rsidR="001D4FA6">
        <w:t xml:space="preserve"> it is crucial that </w:t>
      </w:r>
      <w:r>
        <w:t xml:space="preserve">a thorough background check on an individual is performed, which is more well-rounded as compared to mere </w:t>
      </w:r>
      <w:r w:rsidR="001D4FA6">
        <w:t xml:space="preserve">criminal background check. </w:t>
      </w:r>
      <w:r>
        <w:t>The fact that people can make purchase of a firearm and walk out of the store with their new purchase within the hour mark is obscene</w:t>
      </w:r>
      <w:r w:rsidR="006E4D71">
        <w:t xml:space="preserve"> </w:t>
      </w:r>
      <w:r w:rsidR="00845488">
        <w:fldChar w:fldCharType="begin"/>
      </w:r>
      <w:r w:rsidR="00845488">
        <w:instrText xml:space="preserve"> ADDIN ZOTERO_ITEM CSL_CITATION {"citationID":"KlWEW2UV","properties":{"formattedCitation":"(Squires, 2012)","plainCitation":"(Squires, 2012)","noteIndex":0},"citationItems":[{"id":959,"uris":["http://zotero.org/users/local/0omESN17/items/AYAMUWAK"],"uri":["http://zotero.org/users/local/0omESN17/items/AYAMUWAK"],"itemData":{"id":959,"type":"book","title":"Gun Culture Or Gun Control?: Firearms and Violence: Safety and Society","publisher":"Routledge","ISBN":"1-134-69703-1","author":[{"family":"Squires","given":"Peter"}],"issued":{"date-parts":[["2012"]]}}}],"schema":"https://github.com/citation-style-language/schema/raw/master/csl-citation.json"} </w:instrText>
      </w:r>
      <w:r w:rsidR="00845488">
        <w:fldChar w:fldCharType="separate"/>
      </w:r>
      <w:r w:rsidR="00845488" w:rsidRPr="00845488">
        <w:rPr>
          <w:rFonts w:ascii="Times New Roman" w:hAnsi="Times New Roman" w:cs="Times New Roman"/>
        </w:rPr>
        <w:t>(Squires, 2012)</w:t>
      </w:r>
      <w:r w:rsidR="00845488">
        <w:fldChar w:fldCharType="end"/>
      </w:r>
      <w:r>
        <w:t>. This</w:t>
      </w:r>
      <w:r w:rsidR="001D4FA6">
        <w:t xml:space="preserve"> proposal aims to increase the waiting period for firearm possession and look deeply into implementing a step by step process that every individual must pass in order to obtain a firearm such as:</w:t>
      </w:r>
    </w:p>
    <w:p w:rsidR="001D4FA6" w:rsidRDefault="001D4FA6" w:rsidP="001D4FA6">
      <w:pPr>
        <w:pStyle w:val="ListParagraph"/>
        <w:numPr>
          <w:ilvl w:val="0"/>
          <w:numId w:val="16"/>
        </w:numPr>
        <w:rPr>
          <w:rFonts w:hint="eastAsia"/>
        </w:rPr>
      </w:pPr>
      <w:r>
        <w:t>Arduous</w:t>
      </w:r>
      <w:r>
        <w:rPr>
          <w:rFonts w:hint="eastAsia"/>
        </w:rPr>
        <w:t xml:space="preserve"> </w:t>
      </w:r>
      <w:r>
        <w:rPr>
          <w:rFonts w:hint="eastAsia"/>
        </w:rPr>
        <w:t xml:space="preserve">background checks with 90 days waiting period (longer if necessary) </w:t>
      </w:r>
    </w:p>
    <w:p w:rsidR="001D4FA6" w:rsidRDefault="001D4FA6" w:rsidP="00C53DE5">
      <w:pPr>
        <w:pStyle w:val="ListParagraph"/>
        <w:numPr>
          <w:ilvl w:val="0"/>
          <w:numId w:val="16"/>
        </w:numPr>
        <w:rPr>
          <w:rFonts w:hint="eastAsia"/>
        </w:rPr>
      </w:pPr>
      <w:r>
        <w:rPr>
          <w:rFonts w:hint="eastAsia"/>
        </w:rPr>
        <w:t>Medical history</w:t>
      </w:r>
      <w:r w:rsidR="00C53DE5">
        <w:t xml:space="preserve"> and p</w:t>
      </w:r>
      <w:r w:rsidR="00C53DE5">
        <w:rPr>
          <w:rFonts w:hint="eastAsia"/>
        </w:rPr>
        <w:t>sychological evaluation</w:t>
      </w:r>
      <w:r w:rsidR="00C53DE5">
        <w:t xml:space="preserve"> of individuals applying for firearms.</w:t>
      </w:r>
    </w:p>
    <w:p w:rsidR="001D4FA6" w:rsidRDefault="001D4FA6" w:rsidP="001D4FA6">
      <w:pPr>
        <w:pStyle w:val="ListParagraph"/>
        <w:numPr>
          <w:ilvl w:val="0"/>
          <w:numId w:val="16"/>
        </w:numPr>
        <w:rPr>
          <w:rFonts w:hint="eastAsia"/>
        </w:rPr>
      </w:pPr>
      <w:r>
        <w:rPr>
          <w:rFonts w:hint="eastAsia"/>
        </w:rPr>
        <w:t xml:space="preserve">Mandatory firearm safety classes </w:t>
      </w:r>
      <w:r w:rsidR="00C53DE5">
        <w:t>regarding the use of firearms.</w:t>
      </w:r>
    </w:p>
    <w:p w:rsidR="001D4FA6" w:rsidRPr="0074491B" w:rsidRDefault="001D4FA6" w:rsidP="001D4FA6">
      <w:pPr>
        <w:pStyle w:val="ListParagraph"/>
        <w:numPr>
          <w:ilvl w:val="0"/>
          <w:numId w:val="16"/>
        </w:numPr>
      </w:pPr>
      <w:r>
        <w:rPr>
          <w:rFonts w:hint="eastAsia"/>
        </w:rPr>
        <w:t>More police</w:t>
      </w:r>
      <w:r>
        <w:t xml:space="preserve"> patrols to prevent future mass shootouts</w:t>
      </w:r>
      <w:r w:rsidR="00986038">
        <w:t>.</w:t>
      </w:r>
    </w:p>
    <w:p w:rsidR="0074491B" w:rsidRDefault="0074491B" w:rsidP="0074491B">
      <w:pPr>
        <w:pStyle w:val="Heading1"/>
      </w:pPr>
      <w:r>
        <w:lastRenderedPageBreak/>
        <w:t xml:space="preserve">Question </w:t>
      </w:r>
      <w:r>
        <w:t>3</w:t>
      </w:r>
    </w:p>
    <w:p w:rsidR="0074491B" w:rsidRDefault="0074491B" w:rsidP="0074491B">
      <w:pPr>
        <w:pStyle w:val="Heading2"/>
      </w:pPr>
      <w:r>
        <w:t>Does your proposal fall within State Jurisdiction?</w:t>
      </w:r>
      <w:r w:rsidR="00D7170E">
        <w:t xml:space="preserve"> </w:t>
      </w:r>
      <w:r w:rsidR="00D7170E" w:rsidRPr="00D7170E">
        <w:t>Under which authority is jurisdiction established?</w:t>
      </w:r>
    </w:p>
    <w:p w:rsidR="002202D5" w:rsidRDefault="00D864A4" w:rsidP="002202D5">
      <w:r>
        <w:t xml:space="preserve">A number of acts discusses federal laws in various capacities. </w:t>
      </w:r>
      <w:r w:rsidR="00541B94">
        <w:t xml:space="preserve">Most of these laws are established under the jurisdiction of the federal law and </w:t>
      </w:r>
      <w:r>
        <w:t>includes</w:t>
      </w:r>
      <w:r w:rsidR="00077319">
        <w:t xml:space="preserve"> </w:t>
      </w:r>
      <w:r w:rsidR="00077319">
        <w:fldChar w:fldCharType="begin"/>
      </w:r>
      <w:r w:rsidR="007212BA">
        <w:instrText xml:space="preserve"> ADDIN ZOTERO_ITEM CSL_CITATION {"citationID":"gjPswEtb","properties":{"formattedCitation":"(Gettings &amp; McNiff, 2019)","plainCitation":"(Gettings &amp; McNiff, 2019)","noteIndex":0},"citationItems":[{"id":957,"uris":["http://zotero.org/users/local/0omESN17/items/4G5QER3M"],"uri":["http://zotero.org/users/local/0omESN17/items/4G5QER3M"],"itemData":{"id":957,"type":"webpage","title":"Federal Gun Control Legislation - Timeline","URL":"https://www.infoplease.com/milestones-federal-gun-control-legislation#1968","author":[{"family":"Gettings","given":"John"},{"family":"McNiff","given":"Catherine"}],"issued":{"date-parts":[["2019"]]},"accessed":{"date-parts":[["2019",9,12]]}}}],"schema":"https://github.com/citation-style-language/schema/raw/master/csl-citation.json"} </w:instrText>
      </w:r>
      <w:r w:rsidR="00077319">
        <w:fldChar w:fldCharType="separate"/>
      </w:r>
      <w:r w:rsidR="007212BA" w:rsidRPr="007212BA">
        <w:rPr>
          <w:rFonts w:ascii="Times New Roman" w:hAnsi="Times New Roman" w:cs="Times New Roman"/>
        </w:rPr>
        <w:t>(</w:t>
      </w:r>
      <w:proofErr w:type="spellStart"/>
      <w:r w:rsidR="007212BA" w:rsidRPr="007212BA">
        <w:rPr>
          <w:rFonts w:ascii="Times New Roman" w:hAnsi="Times New Roman" w:cs="Times New Roman"/>
        </w:rPr>
        <w:t>Gettings</w:t>
      </w:r>
      <w:proofErr w:type="spellEnd"/>
      <w:r w:rsidR="007212BA" w:rsidRPr="007212BA">
        <w:rPr>
          <w:rFonts w:ascii="Times New Roman" w:hAnsi="Times New Roman" w:cs="Times New Roman"/>
        </w:rPr>
        <w:t xml:space="preserve"> &amp; McNiff, 2019)</w:t>
      </w:r>
      <w:r w:rsidR="00077319">
        <w:fldChar w:fldCharType="end"/>
      </w:r>
      <w:r>
        <w:t>:</w:t>
      </w:r>
    </w:p>
    <w:p w:rsidR="005927BA" w:rsidRDefault="005927BA" w:rsidP="00DE598D">
      <w:pPr>
        <w:pStyle w:val="ListParagraph"/>
        <w:numPr>
          <w:ilvl w:val="0"/>
          <w:numId w:val="17"/>
        </w:numPr>
        <w:ind w:left="1080"/>
      </w:pPr>
      <w:r w:rsidRPr="00800F27">
        <w:rPr>
          <w:b/>
        </w:rPr>
        <w:t>National Firearms Act 1934 (NFA)</w:t>
      </w:r>
      <w:r w:rsidR="00DE598D" w:rsidRPr="00800F27">
        <w:rPr>
          <w:b/>
        </w:rPr>
        <w:t>:</w:t>
      </w:r>
      <w:r w:rsidR="00DE598D">
        <w:t xml:space="preserve"> </w:t>
      </w:r>
      <w:r w:rsidR="00541B94">
        <w:t>Mandates registration of Title II weapons such as Machine guns, shotguns, and heavy weapons.</w:t>
      </w:r>
    </w:p>
    <w:p w:rsidR="005927BA" w:rsidRDefault="005927BA" w:rsidP="00DE598D">
      <w:pPr>
        <w:pStyle w:val="ListParagraph"/>
        <w:numPr>
          <w:ilvl w:val="0"/>
          <w:numId w:val="17"/>
        </w:numPr>
        <w:ind w:left="1080"/>
      </w:pPr>
      <w:r w:rsidRPr="00800F27">
        <w:rPr>
          <w:b/>
        </w:rPr>
        <w:t>Federal Firearms Act of 1938 (FFA)</w:t>
      </w:r>
      <w:r w:rsidR="00541B94" w:rsidRPr="00800F27">
        <w:rPr>
          <w:b/>
        </w:rPr>
        <w:t>:</w:t>
      </w:r>
      <w:r w:rsidR="00541B94">
        <w:t xml:space="preserve"> </w:t>
      </w:r>
      <w:r w:rsidR="006D0E8D">
        <w:t xml:space="preserve">It requires gun manufactures to hold a license under the FFL and prohibits sales of firearms to convicted felons. </w:t>
      </w:r>
    </w:p>
    <w:p w:rsidR="005927BA" w:rsidRDefault="005927BA" w:rsidP="00DE598D">
      <w:pPr>
        <w:pStyle w:val="ListParagraph"/>
        <w:numPr>
          <w:ilvl w:val="0"/>
          <w:numId w:val="17"/>
        </w:numPr>
        <w:ind w:left="1080"/>
      </w:pPr>
      <w:r w:rsidRPr="00800F27">
        <w:rPr>
          <w:b/>
        </w:rPr>
        <w:t>Omnibus Crime Control and Safe Streets Act of 1968</w:t>
      </w:r>
      <w:r w:rsidR="006D0E8D" w:rsidRPr="00800F27">
        <w:rPr>
          <w:b/>
        </w:rPr>
        <w:t>:</w:t>
      </w:r>
      <w:r w:rsidR="006D0E8D">
        <w:t xml:space="preserve"> </w:t>
      </w:r>
      <w:r w:rsidR="00077319">
        <w:t>Prohibits the interstate purchase of handguns. Additionally, it imposes a 21-year age limit on the buying and selling of handguns.</w:t>
      </w:r>
    </w:p>
    <w:p w:rsidR="005927BA" w:rsidRDefault="005927BA" w:rsidP="00DE598D">
      <w:pPr>
        <w:pStyle w:val="ListParagraph"/>
        <w:numPr>
          <w:ilvl w:val="0"/>
          <w:numId w:val="17"/>
        </w:numPr>
        <w:ind w:left="1080"/>
      </w:pPr>
      <w:r w:rsidRPr="00800F27">
        <w:rPr>
          <w:b/>
        </w:rPr>
        <w:t>Gun Control Act of 1968 (GCA)</w:t>
      </w:r>
      <w:r w:rsidR="00077319" w:rsidRPr="00800F27">
        <w:rPr>
          <w:b/>
        </w:rPr>
        <w:t>:</w:t>
      </w:r>
      <w:r w:rsidR="00077319">
        <w:t xml:space="preserve"> The guns control act </w:t>
      </w:r>
      <w:r w:rsidR="00845488">
        <w:t xml:space="preserve">focuses on the interstate trade of firearms by ensuring that the trade takes place between licensed </w:t>
      </w:r>
      <w:r w:rsidR="002D27B8">
        <w:t>dealers, importers and manufacturers.</w:t>
      </w:r>
    </w:p>
    <w:p w:rsidR="005927BA" w:rsidRDefault="005927BA" w:rsidP="00DE598D">
      <w:pPr>
        <w:pStyle w:val="ListParagraph"/>
        <w:numPr>
          <w:ilvl w:val="0"/>
          <w:numId w:val="17"/>
        </w:numPr>
        <w:ind w:left="1080"/>
      </w:pPr>
      <w:r w:rsidRPr="00800F27">
        <w:rPr>
          <w:b/>
        </w:rPr>
        <w:t>Undetectable Firearms Act 1988</w:t>
      </w:r>
      <w:r w:rsidR="002D27B8" w:rsidRPr="00800F27">
        <w:rPr>
          <w:b/>
        </w:rPr>
        <w:t xml:space="preserve">: </w:t>
      </w:r>
      <w:r w:rsidR="002D27B8">
        <w:t>The manufacture, sale, importation, delivery, shipment, possession</w:t>
      </w:r>
      <w:r w:rsidR="00E53BE8">
        <w:t>, or trade of firearms containing 3.7 oz of metal content without a legal license is a criminal offense in the eyes of the law.</w:t>
      </w:r>
    </w:p>
    <w:p w:rsidR="005927BA" w:rsidRDefault="005927BA" w:rsidP="00DE598D">
      <w:pPr>
        <w:pStyle w:val="ListParagraph"/>
        <w:numPr>
          <w:ilvl w:val="0"/>
          <w:numId w:val="17"/>
        </w:numPr>
        <w:ind w:left="1080"/>
      </w:pPr>
      <w:r w:rsidRPr="00774EED">
        <w:rPr>
          <w:b/>
        </w:rPr>
        <w:t>Gun-Free School Zones Act 1990</w:t>
      </w:r>
      <w:r w:rsidR="00E53BE8" w:rsidRPr="00774EED">
        <w:rPr>
          <w:b/>
        </w:rPr>
        <w:t>:</w:t>
      </w:r>
      <w:r w:rsidR="00E53BE8">
        <w:t xml:space="preserve"> </w:t>
      </w:r>
      <w:r w:rsidR="00DB7257">
        <w:t xml:space="preserve">This law prohibits unauthorized individuals from possessing firearms in a school zone, </w:t>
      </w:r>
      <w:r w:rsidR="00FC7ABA">
        <w:t>especially is the individual is aware of possessing one.</w:t>
      </w:r>
    </w:p>
    <w:p w:rsidR="005927BA" w:rsidRDefault="005927BA" w:rsidP="00DE598D">
      <w:pPr>
        <w:pStyle w:val="ListParagraph"/>
        <w:numPr>
          <w:ilvl w:val="0"/>
          <w:numId w:val="17"/>
        </w:numPr>
        <w:ind w:left="1080"/>
      </w:pPr>
      <w:r w:rsidRPr="00774EED">
        <w:rPr>
          <w:b/>
        </w:rPr>
        <w:lastRenderedPageBreak/>
        <w:t>Brady Handgun Violence Prevention Act 1993</w:t>
      </w:r>
      <w:r w:rsidR="00FC7ABA" w:rsidRPr="00774EED">
        <w:rPr>
          <w:b/>
        </w:rPr>
        <w:t>:</w:t>
      </w:r>
      <w:r w:rsidR="00FC7ABA">
        <w:t xml:space="preserve"> This law mandates a background check for those that purchase a firearm. However, this law is subject to </w:t>
      </w:r>
      <w:r w:rsidR="00774EED">
        <w:t>the seller and the establishment the purchase is being made from.</w:t>
      </w:r>
    </w:p>
    <w:p w:rsidR="005927BA" w:rsidRDefault="005927BA" w:rsidP="00DE598D">
      <w:pPr>
        <w:pStyle w:val="ListParagraph"/>
        <w:numPr>
          <w:ilvl w:val="0"/>
          <w:numId w:val="17"/>
        </w:numPr>
        <w:ind w:left="1080"/>
      </w:pPr>
      <w:r w:rsidRPr="00774EED">
        <w:rPr>
          <w:b/>
        </w:rPr>
        <w:t>Law Enforcement Officers Safety Act 2004</w:t>
      </w:r>
      <w:r w:rsidR="00774EED" w:rsidRPr="00774EED">
        <w:rPr>
          <w:b/>
        </w:rPr>
        <w:t>:</w:t>
      </w:r>
      <w:r w:rsidR="00774EED">
        <w:t xml:space="preserve"> This law grants law enforcement officials to carry a concealed firearm within the country. This law is applicable in all states, although the local laws on the matter vary considerably.</w:t>
      </w:r>
    </w:p>
    <w:p w:rsidR="00D864A4" w:rsidRPr="002202D5" w:rsidRDefault="005927BA" w:rsidP="00DE598D">
      <w:pPr>
        <w:pStyle w:val="ListParagraph"/>
        <w:numPr>
          <w:ilvl w:val="0"/>
          <w:numId w:val="17"/>
        </w:numPr>
        <w:ind w:left="1080"/>
      </w:pPr>
      <w:r w:rsidRPr="00A66FAE">
        <w:rPr>
          <w:b/>
        </w:rPr>
        <w:t>Protection of Lawful Commerce in Arms Act 2005</w:t>
      </w:r>
      <w:r w:rsidR="00774EED" w:rsidRPr="00A66FAE">
        <w:rPr>
          <w:b/>
        </w:rPr>
        <w:t>:</w:t>
      </w:r>
      <w:r w:rsidR="00774EED">
        <w:t xml:space="preserve"> </w:t>
      </w:r>
      <w:r w:rsidR="00A66FAE">
        <w:t>Protects firearms dealers and manufacturers from being held liable for negligence when their products have been used in a crime.</w:t>
      </w:r>
    </w:p>
    <w:p w:rsidR="0074491B" w:rsidRDefault="0074491B" w:rsidP="0074491B">
      <w:pPr>
        <w:pStyle w:val="Heading1"/>
      </w:pPr>
      <w:r>
        <w:t xml:space="preserve">Question </w:t>
      </w:r>
      <w:r>
        <w:t>4</w:t>
      </w:r>
    </w:p>
    <w:p w:rsidR="0074491B" w:rsidRPr="0074491B" w:rsidRDefault="0074491B" w:rsidP="0074491B">
      <w:pPr>
        <w:pStyle w:val="Heading2"/>
      </w:pPr>
      <w:r>
        <w:t>What legislation already exists about this topic?</w:t>
      </w:r>
    </w:p>
    <w:p w:rsidR="00C742B3" w:rsidRDefault="002202D5" w:rsidP="00C742B3">
      <w:r>
        <w:t>At present, the USA has some of the most-lax laws guns laws than any other developed country in the world.</w:t>
      </w:r>
      <w:r w:rsidR="00715FC9">
        <w:t xml:space="preserve"> </w:t>
      </w:r>
      <w:r w:rsidR="00877E50">
        <w:t>With respect to the law, a number of barriers are in place that prevent individuals making the purchase of a gun within the country</w:t>
      </w:r>
      <w:r w:rsidR="00C742B3">
        <w:t xml:space="preserve"> </w:t>
      </w:r>
      <w:r w:rsidR="00C742B3">
        <w:fldChar w:fldCharType="begin"/>
      </w:r>
      <w:r w:rsidR="00C742B3">
        <w:instrText xml:space="preserve"> ADDIN ZOTERO_ITEM CSL_CITATION {"citationID":"ILwFSvil","properties":{"formattedCitation":"(Melzer, 2012)","plainCitation":"(Melzer, 2012)","noteIndex":0},"citationItems":[{"id":960,"uris":["http://zotero.org/users/local/0omESN17/items/N5YJ6TLX"],"uri":["http://zotero.org/users/local/0omESN17/items/N5YJ6TLX"],"itemData":{"id":960,"type":"book","title":"Gun crusaders: The NRA's culture war","publisher":"NYU Press","ISBN":"0-8147-6450-9","author":[{"family":"Melzer","given":"Scott"}],"issued":{"date-parts":[["2012"]]}}}],"schema":"https://github.com/citation-style-language/schema/raw/master/csl-citation.json"} </w:instrText>
      </w:r>
      <w:r w:rsidR="00C742B3">
        <w:fldChar w:fldCharType="separate"/>
      </w:r>
      <w:r w:rsidR="00C742B3" w:rsidRPr="00C742B3">
        <w:rPr>
          <w:rFonts w:ascii="Times New Roman" w:hAnsi="Times New Roman" w:cs="Times New Roman"/>
        </w:rPr>
        <w:t>(Melzer, 2012)</w:t>
      </w:r>
      <w:r w:rsidR="00C742B3">
        <w:fldChar w:fldCharType="end"/>
      </w:r>
      <w:r w:rsidR="00877E50">
        <w:t xml:space="preserve">. However, </w:t>
      </w:r>
      <w:r w:rsidR="00480985">
        <w:t>the presence of a number of loopholes in the current laws makes it possible for individuals to easily purchase firearms within the country without much of a hassle. People under the age of 18, for shotguns and rifles, and under the age of 21 for other guns</w:t>
      </w:r>
      <w:r w:rsidR="00D13B45">
        <w:t xml:space="preserve">, convicted felons, fugitives, mentally ill individuals, </w:t>
      </w:r>
      <w:r w:rsidR="00586869">
        <w:t xml:space="preserve">those charged with domestic violence, people that use controlled substances unlawfully, </w:t>
      </w:r>
      <w:r w:rsidR="00D13B45">
        <w:t xml:space="preserve">and those that have been indicted for their crimes for a period of 12 months or more are </w:t>
      </w:r>
      <w:r w:rsidR="00586869">
        <w:t>all barred from making the purchase of a firearm by the federal law.</w:t>
      </w:r>
      <w:r w:rsidR="00C742B3">
        <w:t xml:space="preserve"> Add in the fact that those that do make the purchase of a firearm are subjected to rigorous background check </w:t>
      </w:r>
      <w:r w:rsidR="00C742B3">
        <w:fldChar w:fldCharType="begin"/>
      </w:r>
      <w:r w:rsidR="00C742B3">
        <w:instrText xml:space="preserve"> ADDIN ZOTERO_ITEM CSL_CITATION {"citationID":"WqUaATlL","properties":{"formattedCitation":"(Morrall, 2018)","plainCitation":"(Morrall, 2018)","noteIndex":0},"citationItems":[{"id":961,"uris":["http://zotero.org/users/local/0omESN17/items/U2XMLWLR"],"uri":["http://zotero.org/users/local/0omESN17/items/U2XMLWLR"],"itemData":{"id":961,"type":"article-journal","title":"The science of gun policy: a critical synthesis of research evidence on the effects of gun policies in the United States","container-title":"Rand health quarterly","volume":"8","issue":"1","author":[{"family":"Morrall","given":"Andrew"}],"issued":{"date-parts":[["2018"]]}}}],"schema":"https://github.com/citation-style-language/schema/raw/master/csl-citation.json"} </w:instrText>
      </w:r>
      <w:r w:rsidR="00C742B3">
        <w:fldChar w:fldCharType="separate"/>
      </w:r>
      <w:r w:rsidR="00C742B3" w:rsidRPr="00C742B3">
        <w:rPr>
          <w:rFonts w:ascii="Times New Roman" w:hAnsi="Times New Roman" w:cs="Times New Roman"/>
        </w:rPr>
        <w:t>(</w:t>
      </w:r>
      <w:proofErr w:type="spellStart"/>
      <w:r w:rsidR="00C742B3" w:rsidRPr="00C742B3">
        <w:rPr>
          <w:rFonts w:ascii="Times New Roman" w:hAnsi="Times New Roman" w:cs="Times New Roman"/>
        </w:rPr>
        <w:t>Morrall</w:t>
      </w:r>
      <w:proofErr w:type="spellEnd"/>
      <w:r w:rsidR="00C742B3" w:rsidRPr="00C742B3">
        <w:rPr>
          <w:rFonts w:ascii="Times New Roman" w:hAnsi="Times New Roman" w:cs="Times New Roman"/>
        </w:rPr>
        <w:t>, 2018)</w:t>
      </w:r>
      <w:r w:rsidR="00C742B3">
        <w:fldChar w:fldCharType="end"/>
      </w:r>
      <w:r w:rsidR="00C742B3">
        <w:t>. However, exists in this regard. If an indi</w:t>
      </w:r>
      <w:r w:rsidR="008D055B">
        <w:t xml:space="preserve">vidual is making a purchase of fire arm through a private seller, i.e. a family member or a friend, the background check is not carried out. This </w:t>
      </w:r>
      <w:r w:rsidR="008D055B">
        <w:lastRenderedPageBreak/>
        <w:t>loophole is being exceedingly exploited over the internet, which makes proper gun control harder than it actually is. Furthermore, those buyers that are subjected to a background check aren’t capable of doing what is needed since the system us severely under-resourced, understaffed, and underfunded</w:t>
      </w:r>
      <w:r w:rsidR="00D05F95">
        <w:t>.</w:t>
      </w:r>
    </w:p>
    <w:p w:rsidR="00C9030D" w:rsidRDefault="00C9030D" w:rsidP="00C742B3">
      <w:r>
        <w:t>However, with regard to the laws of the state of Colorado, the sheriff’s department can permit residents to carry a concealed fir</w:t>
      </w:r>
      <w:r w:rsidR="00426D3B">
        <w:t>e</w:t>
      </w:r>
      <w:r>
        <w:t>arm</w:t>
      </w:r>
      <w:r w:rsidR="00426D3B">
        <w:t xml:space="preserve"> in the entire state, except for Denver County.</w:t>
      </w:r>
      <w:r w:rsidR="00466284">
        <w:t xml:space="preserve"> Furthermore, anyone above 18 years of age can carry a firearm, and also make a purchase within a specified area under the jurisdiction of the government.</w:t>
      </w:r>
    </w:p>
    <w:p w:rsidR="0074491B" w:rsidRPr="00D05F95" w:rsidRDefault="00D05F95" w:rsidP="00D05F95">
      <w:pPr>
        <w:ind w:firstLine="0"/>
        <w:jc w:val="center"/>
        <w:rPr>
          <w:b/>
        </w:rPr>
      </w:pPr>
      <w:r>
        <w:br w:type="column"/>
      </w:r>
      <w:r w:rsidRPr="00D05F95">
        <w:rPr>
          <w:b/>
        </w:rPr>
        <w:lastRenderedPageBreak/>
        <w:t>References</w:t>
      </w:r>
    </w:p>
    <w:p w:rsidR="00D05F95" w:rsidRPr="00D05F95" w:rsidRDefault="00D05F95" w:rsidP="00D05F95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proofErr w:type="spellStart"/>
      <w:r w:rsidRPr="00D05F95">
        <w:rPr>
          <w:rFonts w:ascii="Times New Roman" w:hAnsi="Times New Roman" w:cs="Times New Roman"/>
        </w:rPr>
        <w:t>Gettings</w:t>
      </w:r>
      <w:proofErr w:type="spellEnd"/>
      <w:r w:rsidRPr="00D05F95">
        <w:rPr>
          <w:rFonts w:ascii="Times New Roman" w:hAnsi="Times New Roman" w:cs="Times New Roman"/>
        </w:rPr>
        <w:t>, J., &amp; McNiff, C. (2019). Federal Gun Control Legislation—Timeline. Retrieved September 12, 2019, from https://www.infoplease.com/milestones-federal-gun-control-legislation#1968</w:t>
      </w:r>
    </w:p>
    <w:p w:rsidR="00D05F95" w:rsidRPr="00D05F95" w:rsidRDefault="00D05F95" w:rsidP="00D05F95">
      <w:pPr>
        <w:pStyle w:val="Bibliography"/>
        <w:rPr>
          <w:rFonts w:ascii="Times New Roman" w:hAnsi="Times New Roman" w:cs="Times New Roman"/>
        </w:rPr>
      </w:pPr>
      <w:r w:rsidRPr="00D05F95">
        <w:rPr>
          <w:rFonts w:ascii="Times New Roman" w:hAnsi="Times New Roman" w:cs="Times New Roman"/>
        </w:rPr>
        <w:t xml:space="preserve">Melzer, S. (2012). </w:t>
      </w:r>
      <w:r w:rsidRPr="00D05F95">
        <w:rPr>
          <w:rFonts w:ascii="Times New Roman" w:hAnsi="Times New Roman" w:cs="Times New Roman"/>
          <w:i/>
          <w:iCs/>
        </w:rPr>
        <w:t>Gun crusaders: The NRA’s culture war</w:t>
      </w:r>
      <w:r w:rsidRPr="00D05F95">
        <w:rPr>
          <w:rFonts w:ascii="Times New Roman" w:hAnsi="Times New Roman" w:cs="Times New Roman"/>
        </w:rPr>
        <w:t>. NYU Press.</w:t>
      </w:r>
    </w:p>
    <w:p w:rsidR="00D05F95" w:rsidRPr="00D05F95" w:rsidRDefault="00D05F95" w:rsidP="00D05F95">
      <w:pPr>
        <w:pStyle w:val="Bibliography"/>
        <w:rPr>
          <w:rFonts w:ascii="Times New Roman" w:hAnsi="Times New Roman" w:cs="Times New Roman"/>
        </w:rPr>
      </w:pPr>
      <w:proofErr w:type="spellStart"/>
      <w:r w:rsidRPr="00D05F95">
        <w:rPr>
          <w:rFonts w:ascii="Times New Roman" w:hAnsi="Times New Roman" w:cs="Times New Roman"/>
        </w:rPr>
        <w:t>Morrall</w:t>
      </w:r>
      <w:proofErr w:type="spellEnd"/>
      <w:r w:rsidRPr="00D05F95">
        <w:rPr>
          <w:rFonts w:ascii="Times New Roman" w:hAnsi="Times New Roman" w:cs="Times New Roman"/>
        </w:rPr>
        <w:t xml:space="preserve">, A. (2018). The science of gun policy: A critical synthesis of research evidence on the effects of gun policies in the United States. </w:t>
      </w:r>
      <w:r w:rsidRPr="00D05F95">
        <w:rPr>
          <w:rFonts w:ascii="Times New Roman" w:hAnsi="Times New Roman" w:cs="Times New Roman"/>
          <w:i/>
          <w:iCs/>
        </w:rPr>
        <w:t>Rand Health Quarterly</w:t>
      </w:r>
      <w:r w:rsidRPr="00D05F95">
        <w:rPr>
          <w:rFonts w:ascii="Times New Roman" w:hAnsi="Times New Roman" w:cs="Times New Roman"/>
        </w:rPr>
        <w:t xml:space="preserve">, </w:t>
      </w:r>
      <w:r w:rsidRPr="00D05F95">
        <w:rPr>
          <w:rFonts w:ascii="Times New Roman" w:hAnsi="Times New Roman" w:cs="Times New Roman"/>
          <w:i/>
          <w:iCs/>
        </w:rPr>
        <w:t>8</w:t>
      </w:r>
      <w:r w:rsidRPr="00D05F95">
        <w:rPr>
          <w:rFonts w:ascii="Times New Roman" w:hAnsi="Times New Roman" w:cs="Times New Roman"/>
        </w:rPr>
        <w:t>(1).</w:t>
      </w:r>
    </w:p>
    <w:p w:rsidR="00D05F95" w:rsidRPr="00D05F95" w:rsidRDefault="00D05F95" w:rsidP="00D05F95">
      <w:pPr>
        <w:pStyle w:val="Bibliography"/>
        <w:rPr>
          <w:rFonts w:ascii="Times New Roman" w:hAnsi="Times New Roman" w:cs="Times New Roman"/>
        </w:rPr>
      </w:pPr>
      <w:r w:rsidRPr="00D05F95">
        <w:rPr>
          <w:rFonts w:ascii="Times New Roman" w:hAnsi="Times New Roman" w:cs="Times New Roman"/>
        </w:rPr>
        <w:t xml:space="preserve">Squires, P. (2012). </w:t>
      </w:r>
      <w:r w:rsidRPr="00D05F95">
        <w:rPr>
          <w:rFonts w:ascii="Times New Roman" w:hAnsi="Times New Roman" w:cs="Times New Roman"/>
          <w:i/>
          <w:iCs/>
        </w:rPr>
        <w:t xml:space="preserve">Gun Culture Or Gun </w:t>
      </w:r>
      <w:proofErr w:type="gramStart"/>
      <w:r w:rsidRPr="00D05F95">
        <w:rPr>
          <w:rFonts w:ascii="Times New Roman" w:hAnsi="Times New Roman" w:cs="Times New Roman"/>
          <w:i/>
          <w:iCs/>
        </w:rPr>
        <w:t>Control?:</w:t>
      </w:r>
      <w:proofErr w:type="gramEnd"/>
      <w:r w:rsidRPr="00D05F95">
        <w:rPr>
          <w:rFonts w:ascii="Times New Roman" w:hAnsi="Times New Roman" w:cs="Times New Roman"/>
          <w:i/>
          <w:iCs/>
        </w:rPr>
        <w:t xml:space="preserve"> Firearms and Violence: Safety and Society</w:t>
      </w:r>
      <w:r w:rsidRPr="00D05F95">
        <w:rPr>
          <w:rFonts w:ascii="Times New Roman" w:hAnsi="Times New Roman" w:cs="Times New Roman"/>
        </w:rPr>
        <w:t>. Routledge.</w:t>
      </w:r>
    </w:p>
    <w:p w:rsidR="00D05F95" w:rsidRPr="0074491B" w:rsidRDefault="00D05F95" w:rsidP="00D05F95">
      <w:pPr>
        <w:ind w:firstLine="0"/>
      </w:pPr>
      <w:r>
        <w:fldChar w:fldCharType="end"/>
      </w:r>
      <w:bookmarkStart w:id="0" w:name="_GoBack"/>
      <w:bookmarkEnd w:id="0"/>
    </w:p>
    <w:sectPr w:rsidR="00D05F95" w:rsidRPr="0074491B">
      <w:headerReference w:type="default" r:id="rId8"/>
      <w:headerReference w:type="first" r:id="rId9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C82BD7" w:rsidRDefault="00C82BD7">
      <w:pPr>
        <w:spacing w:line="240" w:lineRule="auto"/>
      </w:pPr>
      <w:r>
        <w:separator/>
      </w:r>
    </w:p>
    <w:p w:rsidR="00C82BD7" w:rsidRDefault="00C82BD7"/>
  </w:endnote>
  <w:endnote w:type="continuationSeparator" w:id="0">
    <w:p w:rsidR="00C82BD7" w:rsidRDefault="00C82BD7">
      <w:pPr>
        <w:spacing w:line="240" w:lineRule="auto"/>
      </w:pPr>
      <w:r>
        <w:continuationSeparator/>
      </w:r>
    </w:p>
    <w:p w:rsidR="00C82BD7" w:rsidRDefault="00C82BD7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C82BD7" w:rsidRDefault="00C82BD7">
      <w:pPr>
        <w:spacing w:line="240" w:lineRule="auto"/>
      </w:pPr>
      <w:r>
        <w:separator/>
      </w:r>
    </w:p>
    <w:p w:rsidR="00C82BD7" w:rsidRDefault="00C82BD7"/>
  </w:footnote>
  <w:footnote w:type="continuationSeparator" w:id="0">
    <w:p w:rsidR="00C82BD7" w:rsidRDefault="00C82BD7">
      <w:pPr>
        <w:spacing w:line="240" w:lineRule="auto"/>
      </w:pPr>
      <w:r>
        <w:continuationSeparator/>
      </w:r>
    </w:p>
    <w:p w:rsidR="00C82BD7" w:rsidRDefault="00C82BD7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E81978" w:rsidRDefault="00D87A02">
    <w:pPr>
      <w:pStyle w:val="Header"/>
    </w:pPr>
    <w:r>
      <w:t>POLITICAL SCIENCE</w:t>
    </w:r>
    <w:r>
      <w:rPr>
        <w:rStyle w:val="Strong"/>
      </w:rPr>
      <w:t xml:space="preserve"> </w:t>
    </w:r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2F170D">
      <w:rPr>
        <w:rStyle w:val="Strong"/>
        <w:noProof/>
      </w:rPr>
      <w:t>2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E81978" w:rsidRDefault="005D3A03">
    <w:pPr>
      <w:pStyle w:val="Header"/>
      <w:rPr>
        <w:rStyle w:val="Strong"/>
      </w:rPr>
    </w:pPr>
    <w:r>
      <w:t xml:space="preserve">Running head: </w:t>
    </w:r>
    <w:r w:rsidR="00D87A02">
      <w:t>POLITICAL SCIENCE</w:t>
    </w:r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2F170D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25974ADA"/>
    <w:multiLevelType w:val="hybridMultilevel"/>
    <w:tmpl w:val="C8CCADB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1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2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 w15:restartNumberingAfterBreak="0">
    <w:nsid w:val="67014BB7"/>
    <w:multiLevelType w:val="hybridMultilevel"/>
    <w:tmpl w:val="C766226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5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5"/>
  </w:num>
  <w:num w:numId="13">
    <w:abstractNumId w:val="12"/>
  </w:num>
  <w:num w:numId="14">
    <w:abstractNumId w:val="11"/>
  </w:num>
  <w:num w:numId="15">
    <w:abstractNumId w:val="14"/>
  </w:num>
  <w:num w:numId="16">
    <w:abstractNumId w:val="13"/>
  </w:num>
  <w:num w:numId="17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Y1NTI1NTQ1sDQHcpV0lIJTi4sz8/NACkxqAWdJBycsAAAA"/>
  </w:docVars>
  <w:rsids>
    <w:rsidRoot w:val="005C39B5"/>
    <w:rsid w:val="00047BCE"/>
    <w:rsid w:val="00074722"/>
    <w:rsid w:val="00077319"/>
    <w:rsid w:val="000949B4"/>
    <w:rsid w:val="000A40AE"/>
    <w:rsid w:val="000D3F41"/>
    <w:rsid w:val="001C701E"/>
    <w:rsid w:val="001D4FA6"/>
    <w:rsid w:val="002202D5"/>
    <w:rsid w:val="002D27B8"/>
    <w:rsid w:val="002F170D"/>
    <w:rsid w:val="00334037"/>
    <w:rsid w:val="00355DCA"/>
    <w:rsid w:val="00426D3B"/>
    <w:rsid w:val="00466284"/>
    <w:rsid w:val="004724D7"/>
    <w:rsid w:val="00480985"/>
    <w:rsid w:val="0051485B"/>
    <w:rsid w:val="00541B94"/>
    <w:rsid w:val="00551A02"/>
    <w:rsid w:val="005534FA"/>
    <w:rsid w:val="00586869"/>
    <w:rsid w:val="005927BA"/>
    <w:rsid w:val="005B3A43"/>
    <w:rsid w:val="005C39B5"/>
    <w:rsid w:val="005D3A03"/>
    <w:rsid w:val="006621D3"/>
    <w:rsid w:val="00692D73"/>
    <w:rsid w:val="00694994"/>
    <w:rsid w:val="006D0E8D"/>
    <w:rsid w:val="006E4D71"/>
    <w:rsid w:val="00715FC9"/>
    <w:rsid w:val="007212BA"/>
    <w:rsid w:val="0074491B"/>
    <w:rsid w:val="00774EED"/>
    <w:rsid w:val="008002C0"/>
    <w:rsid w:val="00800F27"/>
    <w:rsid w:val="00845488"/>
    <w:rsid w:val="00877E50"/>
    <w:rsid w:val="008C5323"/>
    <w:rsid w:val="008D055B"/>
    <w:rsid w:val="008D477A"/>
    <w:rsid w:val="00923AEA"/>
    <w:rsid w:val="00986038"/>
    <w:rsid w:val="009A6A3B"/>
    <w:rsid w:val="009E5879"/>
    <w:rsid w:val="00A65E38"/>
    <w:rsid w:val="00A66FAE"/>
    <w:rsid w:val="00A86288"/>
    <w:rsid w:val="00A877F6"/>
    <w:rsid w:val="00B823AA"/>
    <w:rsid w:val="00BA45DB"/>
    <w:rsid w:val="00BF4184"/>
    <w:rsid w:val="00C0601E"/>
    <w:rsid w:val="00C31D30"/>
    <w:rsid w:val="00C53DE5"/>
    <w:rsid w:val="00C742B3"/>
    <w:rsid w:val="00C82BD7"/>
    <w:rsid w:val="00C9030D"/>
    <w:rsid w:val="00CC2BFB"/>
    <w:rsid w:val="00CD6E39"/>
    <w:rsid w:val="00CF6E91"/>
    <w:rsid w:val="00D05F95"/>
    <w:rsid w:val="00D13B45"/>
    <w:rsid w:val="00D7170E"/>
    <w:rsid w:val="00D85B68"/>
    <w:rsid w:val="00D864A4"/>
    <w:rsid w:val="00D87A02"/>
    <w:rsid w:val="00DB7257"/>
    <w:rsid w:val="00DE598D"/>
    <w:rsid w:val="00E53BE8"/>
    <w:rsid w:val="00E6004D"/>
    <w:rsid w:val="00E81978"/>
    <w:rsid w:val="00E91366"/>
    <w:rsid w:val="00EE5314"/>
    <w:rsid w:val="00F36DEA"/>
    <w:rsid w:val="00F379B7"/>
    <w:rsid w:val="00F525FA"/>
    <w:rsid w:val="00F77F85"/>
    <w:rsid w:val="00F85D82"/>
    <w:rsid w:val="00FC7ABA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D3642F0"/>
  <w15:chartTrackingRefBased/>
  <w15:docId w15:val="{EF1F44FC-3D0A-4AA2-8EEF-82FD985E2F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960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ADFEBB1CABB9456CA7D917C9ED2AAF0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96E5FDA-2DEB-4130-B239-244214C8CD5B}"/>
      </w:docPartPr>
      <w:docPartBody>
        <w:p w:rsidR="00722BDE" w:rsidRDefault="00321589">
          <w:pPr>
            <w:pStyle w:val="ADFEBB1CABB9456CA7D917C9ED2AAF05"/>
          </w:pPr>
          <w:r>
            <w:t>Author Note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21589"/>
    <w:rsid w:val="000F736C"/>
    <w:rsid w:val="00150C1A"/>
    <w:rsid w:val="00321589"/>
    <w:rsid w:val="00506FCC"/>
    <w:rsid w:val="00642A22"/>
    <w:rsid w:val="00722BDE"/>
    <w:rsid w:val="00756F69"/>
    <w:rsid w:val="00A91B7B"/>
    <w:rsid w:val="00E36345"/>
    <w:rsid w:val="00F860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6F716CDF0C5548C480B9BF314FAF8672">
    <w:name w:val="6F716CDF0C5548C480B9BF314FAF8672"/>
  </w:style>
  <w:style w:type="paragraph" w:customStyle="1" w:styleId="6B7BC14876AE445C96B841FF3D9165E6">
    <w:name w:val="6B7BC14876AE445C96B841FF3D9165E6"/>
  </w:style>
  <w:style w:type="paragraph" w:customStyle="1" w:styleId="C57E91D267CF44D39A55D89B147AE76D">
    <w:name w:val="C57E91D267CF44D39A55D89B147AE76D"/>
  </w:style>
  <w:style w:type="paragraph" w:customStyle="1" w:styleId="ADFEBB1CABB9456CA7D917C9ED2AAF05">
    <w:name w:val="ADFEBB1CABB9456CA7D917C9ED2AAF05"/>
  </w:style>
  <w:style w:type="paragraph" w:customStyle="1" w:styleId="35422C7E779041408D22AB6E95957422">
    <w:name w:val="35422C7E779041408D22AB6E95957422"/>
  </w:style>
  <w:style w:type="paragraph" w:customStyle="1" w:styleId="84E90C42044942C893B4C97EFC738825">
    <w:name w:val="84E90C42044942C893B4C97EFC738825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70234116CB6A473B8306E8E86187F926">
    <w:name w:val="70234116CB6A473B8306E8E86187F926"/>
  </w:style>
  <w:style w:type="paragraph" w:customStyle="1" w:styleId="A1DD266831F845FB97834394DB864D06">
    <w:name w:val="A1DD266831F845FB97834394DB864D06"/>
  </w:style>
  <w:style w:type="paragraph" w:customStyle="1" w:styleId="440DF200427D4AEB90BEAC11727ADB57">
    <w:name w:val="440DF200427D4AEB90BEAC11727ADB57"/>
  </w:style>
  <w:style w:type="paragraph" w:customStyle="1" w:styleId="0232E298B92F48B28FA2E26F0E05D4CE">
    <w:name w:val="0232E298B92F48B28FA2E26F0E05D4CE"/>
  </w:style>
  <w:style w:type="paragraph" w:customStyle="1" w:styleId="0B1275E07EBE49E8885FA06B2C3449FA">
    <w:name w:val="0B1275E07EBE49E8885FA06B2C3449FA"/>
  </w:style>
  <w:style w:type="paragraph" w:customStyle="1" w:styleId="93DCD08191594EE4802784ED614594AF">
    <w:name w:val="93DCD08191594EE4802784ED614594AF"/>
  </w:style>
  <w:style w:type="paragraph" w:customStyle="1" w:styleId="1425B5D4BBDC428EAE859EEA41457B21">
    <w:name w:val="1425B5D4BBDC428EAE859EEA41457B21"/>
  </w:style>
  <w:style w:type="paragraph" w:customStyle="1" w:styleId="A7DA54DFD7454C09B4A71D30202FCD77">
    <w:name w:val="A7DA54DFD7454C09B4A71D30202FCD77"/>
  </w:style>
  <w:style w:type="paragraph" w:customStyle="1" w:styleId="6F6D0DBC2B20474E804203C21B90D4E6">
    <w:name w:val="6F6D0DBC2B20474E804203C21B90D4E6"/>
  </w:style>
  <w:style w:type="paragraph" w:customStyle="1" w:styleId="D373EB57268B4D8DB1FC7D2FB00B6638">
    <w:name w:val="D373EB57268B4D8DB1FC7D2FB00B6638"/>
  </w:style>
  <w:style w:type="paragraph" w:customStyle="1" w:styleId="482C0F37C3D64F59913A4B7A67CC16E2">
    <w:name w:val="482C0F37C3D64F59913A4B7A67CC16E2"/>
  </w:style>
  <w:style w:type="paragraph" w:customStyle="1" w:styleId="0C32E292C2354071A16FF4BD5B3B8991">
    <w:name w:val="0C32E292C2354071A16FF4BD5B3B8991"/>
  </w:style>
  <w:style w:type="paragraph" w:customStyle="1" w:styleId="A2A8F633A8964F8EBC24120303BCD353">
    <w:name w:val="A2A8F633A8964F8EBC24120303BCD353"/>
  </w:style>
  <w:style w:type="paragraph" w:customStyle="1" w:styleId="D524EF8FB63847A8BC6A9E9BA7A6B9D5">
    <w:name w:val="D524EF8FB63847A8BC6A9E9BA7A6B9D5"/>
  </w:style>
  <w:style w:type="paragraph" w:customStyle="1" w:styleId="BC36D7A8927743FE9B62FAA143B664BF">
    <w:name w:val="BC36D7A8927743FE9B62FAA143B664BF"/>
  </w:style>
  <w:style w:type="paragraph" w:customStyle="1" w:styleId="B0509BD80CE34CADA46098DC0C409AC0">
    <w:name w:val="B0509BD80CE34CADA46098DC0C409AC0"/>
  </w:style>
  <w:style w:type="paragraph" w:customStyle="1" w:styleId="6DD5A091987E4AF7B69697EFED1B9A70">
    <w:name w:val="6DD5A091987E4AF7B69697EFED1B9A70"/>
  </w:style>
  <w:style w:type="paragraph" w:customStyle="1" w:styleId="0B2ED343D23A43428BF7D8E9E6674366">
    <w:name w:val="0B2ED343D23A43428BF7D8E9E6674366"/>
  </w:style>
  <w:style w:type="paragraph" w:customStyle="1" w:styleId="C4299E81BAA444EDA4FA1135074B2546">
    <w:name w:val="C4299E81BAA444EDA4FA1135074B2546"/>
  </w:style>
  <w:style w:type="paragraph" w:customStyle="1" w:styleId="D0AD2DF3F31649D0A2E2122EC8867268">
    <w:name w:val="D0AD2DF3F31649D0A2E2122EC8867268"/>
  </w:style>
  <w:style w:type="paragraph" w:customStyle="1" w:styleId="A606E3CA9B3941C0AFA6F738C458283F">
    <w:name w:val="A606E3CA9B3941C0AFA6F738C458283F"/>
  </w:style>
  <w:style w:type="paragraph" w:customStyle="1" w:styleId="ADCE254ADD914013A8CEC1901201C2CB">
    <w:name w:val="ADCE254ADD914013A8CEC1901201C2CB"/>
  </w:style>
  <w:style w:type="paragraph" w:customStyle="1" w:styleId="8FD46EED511E4366874509DBFB92E94C">
    <w:name w:val="8FD46EED511E4366874509DBFB92E94C"/>
  </w:style>
  <w:style w:type="paragraph" w:customStyle="1" w:styleId="D59B93B9B1234108A43F9E8C937E66FE">
    <w:name w:val="D59B93B9B1234108A43F9E8C937E66FE"/>
  </w:style>
  <w:style w:type="paragraph" w:customStyle="1" w:styleId="F6340C07457243A48A93C2EF1B4BFBEF">
    <w:name w:val="F6340C07457243A48A93C2EF1B4BFBEF"/>
  </w:style>
  <w:style w:type="paragraph" w:customStyle="1" w:styleId="65F0195EC34E4C69835AB0D0E2C4E8EA">
    <w:name w:val="65F0195EC34E4C69835AB0D0E2C4E8EA"/>
  </w:style>
  <w:style w:type="paragraph" w:customStyle="1" w:styleId="60A3A8379BB7450E9A4AFA2DA92C35AB">
    <w:name w:val="60A3A8379BB7450E9A4AFA2DA92C35AB"/>
  </w:style>
  <w:style w:type="paragraph" w:customStyle="1" w:styleId="74D8BAEB389143B78DFC5665E8739602">
    <w:name w:val="74D8BAEB389143B78DFC5665E8739602"/>
  </w:style>
  <w:style w:type="paragraph" w:customStyle="1" w:styleId="BFCD465AA2E14D55B8D41EA0363F2A89">
    <w:name w:val="BFCD465AA2E14D55B8D41EA0363F2A89"/>
  </w:style>
  <w:style w:type="paragraph" w:customStyle="1" w:styleId="2E57B0C08A754495BF4149E9F0849F82">
    <w:name w:val="2E57B0C08A754495BF4149E9F0849F82"/>
  </w:style>
  <w:style w:type="paragraph" w:customStyle="1" w:styleId="7B934B7ABFE84696B85FAF88D2A2DBC3">
    <w:name w:val="7B934B7ABFE84696B85FAF88D2A2DBC3"/>
  </w:style>
  <w:style w:type="paragraph" w:customStyle="1" w:styleId="0D6D785E150643A199877C93CDF8D04A">
    <w:name w:val="0D6D785E150643A199877C93CDF8D04A"/>
  </w:style>
  <w:style w:type="paragraph" w:customStyle="1" w:styleId="E0A70FA5090A4205B12D84CD01DD0F99">
    <w:name w:val="E0A70FA5090A4205B12D84CD01DD0F99"/>
  </w:style>
  <w:style w:type="paragraph" w:customStyle="1" w:styleId="0B6AF578D7C84A56B87EC482A40D2E93">
    <w:name w:val="0B6AF578D7C84A56B87EC482A40D2E93"/>
  </w:style>
  <w:style w:type="paragraph" w:customStyle="1" w:styleId="8D2BD5F192524114A74F91F0611B859E">
    <w:name w:val="8D2BD5F192524114A74F91F0611B859E"/>
  </w:style>
  <w:style w:type="paragraph" w:customStyle="1" w:styleId="0538B62A90AD464C8B8F8E5592E3C4EA">
    <w:name w:val="0538B62A90AD464C8B8F8E5592E3C4EA"/>
  </w:style>
  <w:style w:type="paragraph" w:customStyle="1" w:styleId="E6838EF5F7154BF08385A2DAC7977C3C">
    <w:name w:val="E6838EF5F7154BF08385A2DAC7977C3C"/>
  </w:style>
  <w:style w:type="paragraph" w:customStyle="1" w:styleId="BF5BE4BD77044103A8EF38484EA4B7DC">
    <w:name w:val="BF5BE4BD77044103A8EF38484EA4B7DC"/>
  </w:style>
  <w:style w:type="paragraph" w:customStyle="1" w:styleId="9463E456F89A40E0BE2ACB7352D84729">
    <w:name w:val="9463E456F89A40E0BE2ACB7352D84729"/>
  </w:style>
  <w:style w:type="paragraph" w:customStyle="1" w:styleId="3B25E6C9FA5C4CC3BEBC8367E2DD8C28">
    <w:name w:val="3B25E6C9FA5C4CC3BEBC8367E2DD8C28"/>
  </w:style>
  <w:style w:type="paragraph" w:customStyle="1" w:styleId="DAB634FB766B4A57A19B06A0D63B9C73">
    <w:name w:val="DAB634FB766B4A57A19B06A0D63B9C73"/>
  </w:style>
  <w:style w:type="paragraph" w:customStyle="1" w:styleId="06AC170BCD6C4DA4A0EDBBEA8964AC18">
    <w:name w:val="06AC170BCD6C4DA4A0EDBBEA8964AC18"/>
  </w:style>
  <w:style w:type="paragraph" w:customStyle="1" w:styleId="26BB71268F4C48A882F895A53F5486F1">
    <w:name w:val="26BB71268F4C48A882F895A53F5486F1"/>
  </w:style>
  <w:style w:type="paragraph" w:customStyle="1" w:styleId="15196439A66941F1A100916E881FAD70">
    <w:name w:val="15196439A66941F1A100916E881FAD70"/>
  </w:style>
  <w:style w:type="paragraph" w:customStyle="1" w:styleId="6B29D1FD2DD24A238BBE42E614B6F0A2">
    <w:name w:val="6B29D1FD2DD24A238BBE42E614B6F0A2"/>
  </w:style>
  <w:style w:type="paragraph" w:customStyle="1" w:styleId="EBC4E38DE92F404B9237C103EBBDA6D4">
    <w:name w:val="EBC4E38DE92F404B9237C103EBBDA6D4"/>
  </w:style>
  <w:style w:type="paragraph" w:customStyle="1" w:styleId="E3CDC316E34B4C63B64F621CEAD4CB6E">
    <w:name w:val="E3CDC316E34B4C63B64F621CEAD4CB6E"/>
  </w:style>
  <w:style w:type="paragraph" w:customStyle="1" w:styleId="C1B23B7AA92748AE8C4F555BA920EE08">
    <w:name w:val="C1B23B7AA92748AE8C4F555BA920EE08"/>
  </w:style>
  <w:style w:type="paragraph" w:customStyle="1" w:styleId="87EE8FBFC5A54E5EBDFE735BC73B75C9">
    <w:name w:val="87EE8FBFC5A54E5EBDFE735BC73B75C9"/>
  </w:style>
  <w:style w:type="paragraph" w:customStyle="1" w:styleId="038C3220C9204FA5A64A362EA08C72CB">
    <w:name w:val="038C3220C9204FA5A64A362EA08C72CB"/>
  </w:style>
  <w:style w:type="paragraph" w:customStyle="1" w:styleId="2AFDBD89406B4196BE30C99DB3351AFC">
    <w:name w:val="2AFDBD89406B4196BE30C99DB3351AFC"/>
  </w:style>
  <w:style w:type="paragraph" w:customStyle="1" w:styleId="F6FFCADC0C674B8785E68A5455DA31F7">
    <w:name w:val="F6FFCADC0C674B8785E68A5455DA31F7"/>
  </w:style>
  <w:style w:type="paragraph" w:customStyle="1" w:styleId="0F53D997EB454983963D96F703212D30">
    <w:name w:val="0F53D997EB454983963D96F703212D30"/>
  </w:style>
  <w:style w:type="paragraph" w:customStyle="1" w:styleId="B6975F5F66AB4CC4B9C49F45308DDE7B">
    <w:name w:val="B6975F5F66AB4CC4B9C49F45308DDE7B"/>
  </w:style>
  <w:style w:type="paragraph" w:customStyle="1" w:styleId="1A82CA7988E74A9B970D64626F54BB26">
    <w:name w:val="1A82CA7988E74A9B970D64626F54BB26"/>
  </w:style>
  <w:style w:type="paragraph" w:customStyle="1" w:styleId="754BB421CC854252B612E357116402E0">
    <w:name w:val="754BB421CC854252B612E357116402E0"/>
  </w:style>
  <w:style w:type="paragraph" w:customStyle="1" w:styleId="D3DC01473EAB416CA4C78ACD4FC78A8A">
    <w:name w:val="D3DC01473EAB416CA4C78ACD4FC78A8A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158B9BD-E3F7-4A54-AB85-621A4D3CF5D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4</TotalTime>
  <Pages>6</Pages>
  <Words>1296</Words>
  <Characters>7391</Characters>
  <Application>Microsoft Office Word</Application>
  <DocSecurity>0</DocSecurity>
  <Lines>61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6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yna Malik</dc:creator>
  <cp:keywords/>
  <dc:description/>
  <cp:lastModifiedBy>Writer</cp:lastModifiedBy>
  <cp:revision>4</cp:revision>
  <dcterms:created xsi:type="dcterms:W3CDTF">2019-09-12T04:03:00Z</dcterms:created>
  <dcterms:modified xsi:type="dcterms:W3CDTF">2019-09-12T05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4"&gt;&lt;session id="1d9aLZi7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